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oKlavuzu"/>
        <w:tblW w:w="7088" w:type="dxa"/>
        <w:jc w:val="center"/>
        <w:tblLook w:val="04A0" w:firstRow="1" w:lastRow="0" w:firstColumn="1" w:lastColumn="0" w:noHBand="0" w:noVBand="1"/>
      </w:tblPr>
      <w:tblGrid>
        <w:gridCol w:w="2755"/>
        <w:gridCol w:w="4333"/>
      </w:tblGrid>
      <w:tr w:rsidR="00305BD0" w14:paraId="2545131F" w14:textId="77777777" w:rsidTr="004D467C">
        <w:trPr>
          <w:trHeight w:val="551"/>
          <w:jc w:val="center"/>
        </w:trPr>
        <w:tc>
          <w:tcPr>
            <w:tcW w:w="2830" w:type="dxa"/>
          </w:tcPr>
          <w:p w14:paraId="241F7DB0" w14:textId="40165567" w:rsidR="00305BD0" w:rsidRDefault="00305BD0" w:rsidP="002B3185">
            <w:pPr>
              <w:pStyle w:val="MakaleBal"/>
            </w:pPr>
            <w:r>
              <w:t>Katılımcı Adı ve Soyadı</w:t>
            </w:r>
          </w:p>
        </w:tc>
        <w:tc>
          <w:tcPr>
            <w:tcW w:w="4541" w:type="dxa"/>
          </w:tcPr>
          <w:p w14:paraId="672583FB" w14:textId="77777777" w:rsidR="00305BD0" w:rsidRDefault="00305BD0" w:rsidP="002B3185">
            <w:pPr>
              <w:pStyle w:val="MakaleBal"/>
            </w:pPr>
          </w:p>
        </w:tc>
      </w:tr>
      <w:tr w:rsidR="00305BD0" w14:paraId="3AB27F82" w14:textId="77777777" w:rsidTr="004D467C">
        <w:trPr>
          <w:trHeight w:val="563"/>
          <w:jc w:val="center"/>
        </w:trPr>
        <w:tc>
          <w:tcPr>
            <w:tcW w:w="2830" w:type="dxa"/>
          </w:tcPr>
          <w:p w14:paraId="65FB450E" w14:textId="432A1851" w:rsidR="00305BD0" w:rsidRDefault="00305BD0" w:rsidP="002B3185">
            <w:pPr>
              <w:pStyle w:val="MakaleBal"/>
            </w:pPr>
            <w:proofErr w:type="spellStart"/>
            <w:r>
              <w:t>Ünvanı</w:t>
            </w:r>
            <w:proofErr w:type="spellEnd"/>
          </w:p>
        </w:tc>
        <w:tc>
          <w:tcPr>
            <w:tcW w:w="4541" w:type="dxa"/>
          </w:tcPr>
          <w:p w14:paraId="73951E26" w14:textId="77777777" w:rsidR="00305BD0" w:rsidRDefault="00305BD0" w:rsidP="002B3185">
            <w:pPr>
              <w:pStyle w:val="MakaleBal"/>
            </w:pPr>
          </w:p>
        </w:tc>
      </w:tr>
      <w:tr w:rsidR="00305BD0" w14:paraId="2D97517C" w14:textId="77777777" w:rsidTr="004D467C">
        <w:trPr>
          <w:jc w:val="center"/>
        </w:trPr>
        <w:tc>
          <w:tcPr>
            <w:tcW w:w="2830" w:type="dxa"/>
          </w:tcPr>
          <w:p w14:paraId="6CD260B0" w14:textId="6CBE9D63" w:rsidR="00305BD0" w:rsidRDefault="00305BD0" w:rsidP="002B3185">
            <w:pPr>
              <w:pStyle w:val="MakaleBal"/>
            </w:pPr>
            <w:r>
              <w:t>Üniversitesi</w:t>
            </w:r>
          </w:p>
        </w:tc>
        <w:tc>
          <w:tcPr>
            <w:tcW w:w="4541" w:type="dxa"/>
          </w:tcPr>
          <w:p w14:paraId="5DD41E32" w14:textId="77777777" w:rsidR="00305BD0" w:rsidRDefault="00305BD0" w:rsidP="002B3185">
            <w:pPr>
              <w:pStyle w:val="MakaleBal"/>
            </w:pPr>
          </w:p>
        </w:tc>
      </w:tr>
      <w:tr w:rsidR="00305BD0" w14:paraId="62E6AE56" w14:textId="77777777" w:rsidTr="004D467C">
        <w:trPr>
          <w:jc w:val="center"/>
        </w:trPr>
        <w:tc>
          <w:tcPr>
            <w:tcW w:w="2830" w:type="dxa"/>
          </w:tcPr>
          <w:p w14:paraId="211DDC6A" w14:textId="34C71EC3" w:rsidR="00305BD0" w:rsidRDefault="00305BD0" w:rsidP="002B3185">
            <w:pPr>
              <w:pStyle w:val="MakaleBal"/>
            </w:pPr>
            <w:proofErr w:type="gramStart"/>
            <w:r>
              <w:t>E-mail</w:t>
            </w:r>
            <w:proofErr w:type="gramEnd"/>
          </w:p>
        </w:tc>
        <w:tc>
          <w:tcPr>
            <w:tcW w:w="4541" w:type="dxa"/>
          </w:tcPr>
          <w:p w14:paraId="119D843C" w14:textId="77777777" w:rsidR="00305BD0" w:rsidRDefault="00305BD0" w:rsidP="002B3185">
            <w:pPr>
              <w:pStyle w:val="MakaleBal"/>
            </w:pPr>
          </w:p>
        </w:tc>
      </w:tr>
      <w:tr w:rsidR="00305BD0" w14:paraId="05910E82" w14:textId="77777777" w:rsidTr="004D467C">
        <w:trPr>
          <w:jc w:val="center"/>
        </w:trPr>
        <w:tc>
          <w:tcPr>
            <w:tcW w:w="2830" w:type="dxa"/>
          </w:tcPr>
          <w:p w14:paraId="46BB1074" w14:textId="1EC8BD43" w:rsidR="00305BD0" w:rsidRDefault="00305BD0" w:rsidP="002B3185">
            <w:pPr>
              <w:pStyle w:val="MakaleBal"/>
            </w:pPr>
            <w:r>
              <w:t>Telefon</w:t>
            </w:r>
          </w:p>
        </w:tc>
        <w:tc>
          <w:tcPr>
            <w:tcW w:w="4541" w:type="dxa"/>
          </w:tcPr>
          <w:p w14:paraId="11730B9C" w14:textId="77777777" w:rsidR="00305BD0" w:rsidRDefault="00305BD0" w:rsidP="002B3185">
            <w:pPr>
              <w:pStyle w:val="MakaleBal"/>
            </w:pPr>
          </w:p>
        </w:tc>
      </w:tr>
      <w:tr w:rsidR="00305BD0" w14:paraId="0CCEDEC6" w14:textId="77777777" w:rsidTr="004D467C">
        <w:trPr>
          <w:jc w:val="center"/>
        </w:trPr>
        <w:tc>
          <w:tcPr>
            <w:tcW w:w="2830" w:type="dxa"/>
          </w:tcPr>
          <w:p w14:paraId="28E6327F" w14:textId="607B4A80" w:rsidR="00305BD0" w:rsidRDefault="00305BD0" w:rsidP="002B3185">
            <w:pPr>
              <w:pStyle w:val="MakaleBal"/>
            </w:pPr>
            <w:r>
              <w:t>Bildiri Konusu</w:t>
            </w:r>
          </w:p>
        </w:tc>
        <w:tc>
          <w:tcPr>
            <w:tcW w:w="4541" w:type="dxa"/>
          </w:tcPr>
          <w:p w14:paraId="222BFE7E" w14:textId="77777777" w:rsidR="00305BD0" w:rsidRDefault="00305BD0" w:rsidP="002B3185">
            <w:pPr>
              <w:pStyle w:val="MakaleBal"/>
            </w:pPr>
          </w:p>
        </w:tc>
      </w:tr>
      <w:tr w:rsidR="002B3185" w14:paraId="76F33533" w14:textId="77777777" w:rsidTr="004D467C">
        <w:trPr>
          <w:jc w:val="center"/>
        </w:trPr>
        <w:tc>
          <w:tcPr>
            <w:tcW w:w="2830" w:type="dxa"/>
          </w:tcPr>
          <w:p w14:paraId="2B87FE5B" w14:textId="4B2E7C6A" w:rsidR="002B3185" w:rsidRDefault="002B3185" w:rsidP="002B3185">
            <w:pPr>
              <w:pStyle w:val="MakaleBal"/>
            </w:pPr>
            <w:r>
              <w:t>Bildiri Türü</w:t>
            </w:r>
          </w:p>
        </w:tc>
        <w:tc>
          <w:tcPr>
            <w:tcW w:w="4541" w:type="dxa"/>
          </w:tcPr>
          <w:p w14:paraId="1B35B87C" w14:textId="2BF410E1" w:rsidR="002B3185" w:rsidRDefault="002B3185" w:rsidP="002B3185">
            <w:pPr>
              <w:pStyle w:val="MakaleBal"/>
            </w:pPr>
            <w:r w:rsidRPr="002B3185">
              <w:t>Tam Metin</w:t>
            </w:r>
            <w:r>
              <w:t xml:space="preserve"> / Özet Metin</w:t>
            </w:r>
          </w:p>
        </w:tc>
      </w:tr>
      <w:tr w:rsidR="002B3185" w14:paraId="61CBAF2B" w14:textId="77777777" w:rsidTr="004D467C">
        <w:trPr>
          <w:jc w:val="center"/>
        </w:trPr>
        <w:tc>
          <w:tcPr>
            <w:tcW w:w="2830" w:type="dxa"/>
          </w:tcPr>
          <w:p w14:paraId="1C505BCD" w14:textId="77777777" w:rsidR="002B3185" w:rsidRDefault="002B3185" w:rsidP="002B3185">
            <w:pPr>
              <w:pStyle w:val="MakaleBal"/>
            </w:pPr>
          </w:p>
        </w:tc>
        <w:tc>
          <w:tcPr>
            <w:tcW w:w="4541" w:type="dxa"/>
          </w:tcPr>
          <w:p w14:paraId="51DE8CC8" w14:textId="77777777" w:rsidR="002B3185" w:rsidRDefault="002B3185" w:rsidP="002B3185">
            <w:pPr>
              <w:pStyle w:val="MakaleBal"/>
            </w:pPr>
          </w:p>
        </w:tc>
      </w:tr>
      <w:tr w:rsidR="002B3185" w14:paraId="43D6ADE8" w14:textId="77777777" w:rsidTr="004D467C">
        <w:trPr>
          <w:jc w:val="center"/>
        </w:trPr>
        <w:tc>
          <w:tcPr>
            <w:tcW w:w="2830" w:type="dxa"/>
          </w:tcPr>
          <w:p w14:paraId="5E0BEEA5" w14:textId="77777777" w:rsidR="002B3185" w:rsidRDefault="002B3185" w:rsidP="002B3185">
            <w:pPr>
              <w:pStyle w:val="MakaleBal"/>
            </w:pPr>
          </w:p>
        </w:tc>
        <w:tc>
          <w:tcPr>
            <w:tcW w:w="4541" w:type="dxa"/>
          </w:tcPr>
          <w:p w14:paraId="0ACF0A9C" w14:textId="77777777" w:rsidR="002B3185" w:rsidRDefault="002B3185" w:rsidP="002B3185">
            <w:pPr>
              <w:pStyle w:val="MakaleBal"/>
            </w:pPr>
          </w:p>
        </w:tc>
      </w:tr>
    </w:tbl>
    <w:p w14:paraId="6F242AC7" w14:textId="42D52244" w:rsidR="00305BD0" w:rsidRDefault="00305BD0" w:rsidP="002B3185">
      <w:pPr>
        <w:pStyle w:val="MakaleBal"/>
      </w:pPr>
    </w:p>
    <w:p w14:paraId="05906119" w14:textId="77777777" w:rsidR="00305BD0" w:rsidRDefault="00305BD0">
      <w:pPr>
        <w:widowControl/>
        <w:rPr>
          <w:rFonts w:ascii="Gentium Plus" w:eastAsiaTheme="majorEastAsia" w:hAnsi="Gentium Plus" w:cs="Gentium Plus"/>
          <w:b/>
          <w:bCs/>
          <w:color w:val="000000" w:themeColor="text1"/>
          <w:sz w:val="24"/>
          <w:szCs w:val="24"/>
        </w:rPr>
      </w:pPr>
      <w:r>
        <w:br w:type="page"/>
      </w:r>
    </w:p>
    <w:p w14:paraId="1F52B421" w14:textId="77777777" w:rsidR="00305BD0" w:rsidRDefault="00305BD0" w:rsidP="002B3185">
      <w:pPr>
        <w:pStyle w:val="MakaleBal"/>
      </w:pPr>
    </w:p>
    <w:p w14:paraId="43AB7163" w14:textId="560A8699" w:rsidR="00A52A92" w:rsidRPr="00ED2C45" w:rsidRDefault="008F116C" w:rsidP="002B3185">
      <w:pPr>
        <w:pStyle w:val="MakaleBal"/>
      </w:pPr>
      <w:r>
        <w:t>Bildiri</w:t>
      </w:r>
      <w:r w:rsidR="00A52A92" w:rsidRPr="00ED2C45">
        <w:t xml:space="preserve"> Adını Buraya Yazınız / </w:t>
      </w:r>
      <w:r w:rsidR="00566A1F" w:rsidRPr="00ED2C45">
        <w:t>Bağlaçlar (</w:t>
      </w:r>
      <w:r w:rsidR="00A52A92" w:rsidRPr="00ED2C45">
        <w:t>ile-ve-veya</w:t>
      </w:r>
      <w:r w:rsidR="00566A1F" w:rsidRPr="00ED2C45">
        <w:t xml:space="preserve">) </w:t>
      </w:r>
      <w:r w:rsidR="00A52A92" w:rsidRPr="00ED2C45">
        <w:t>Hariç</w:t>
      </w:r>
      <w:r w:rsidR="00566A1F" w:rsidRPr="00ED2C45">
        <w:t xml:space="preserve"> Sözcüklerin İlk Harfleri Büyük Olmalı</w:t>
      </w:r>
      <w:r w:rsidR="00A52A92" w:rsidRPr="00ED2C45">
        <w:t xml:space="preserve"> *</w:t>
      </w:r>
    </w:p>
    <w:p w14:paraId="614BA5D4" w14:textId="0DB01EEB" w:rsidR="00A52A92" w:rsidRPr="00ED2C45" w:rsidRDefault="00A52A92" w:rsidP="00566A1F">
      <w:pPr>
        <w:pStyle w:val="YazarAd-Kurumu"/>
      </w:pPr>
      <w:r w:rsidRPr="00ED2C45">
        <w:t>Yazar Adı</w:t>
      </w:r>
      <w:r w:rsidR="00016500" w:rsidRPr="00ED2C45">
        <w:t xml:space="preserve"> | </w:t>
      </w:r>
      <w:r w:rsidRPr="00ED2C45">
        <w:t>ORCID | E-Posta</w:t>
      </w:r>
    </w:p>
    <w:p w14:paraId="4D35A7E4" w14:textId="77777777" w:rsidR="00016500" w:rsidRPr="00ED2C45" w:rsidRDefault="00A52A92" w:rsidP="00566A1F">
      <w:pPr>
        <w:pStyle w:val="YazarAd-Kurumu"/>
      </w:pPr>
      <w:r w:rsidRPr="00ED2C45">
        <w:t>Üniversite Adı, Fakülte Adı, Anabilim Dalı Adı, Şehir, Ülke</w:t>
      </w:r>
    </w:p>
    <w:p w14:paraId="3586FDC2" w14:textId="61C7D435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Öz</w:t>
      </w:r>
    </w:p>
    <w:p w14:paraId="76AB53A3" w14:textId="4892B2D3" w:rsidR="007405DF" w:rsidRPr="00ED2C45" w:rsidRDefault="00F76C6A" w:rsidP="002B3185">
      <w:pPr>
        <w:pStyle w:val="z-Abstract"/>
      </w:pPr>
      <w:r w:rsidRPr="00ED2C45">
        <w:t>[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  <w:proofErr w:type="spellStart"/>
      <w:r w:rsidRPr="00ED2C45">
        <w:t>Özet</w:t>
      </w:r>
      <w:proofErr w:type="spellEnd"/>
      <w:r w:rsidRPr="00ED2C45">
        <w:t xml:space="preserve"> </w:t>
      </w:r>
      <w:proofErr w:type="spellStart"/>
      <w:r w:rsidRPr="00ED2C45">
        <w:t>buraya</w:t>
      </w:r>
      <w:proofErr w:type="spellEnd"/>
      <w:r w:rsidRPr="00ED2C45">
        <w:t xml:space="preserve"> </w:t>
      </w:r>
      <w:proofErr w:type="spellStart"/>
      <w:r w:rsidRPr="00ED2C45">
        <w:t>yazılmalı-yapıştırılmalı</w:t>
      </w:r>
      <w:proofErr w:type="spellEnd"/>
      <w:r w:rsidRPr="00ED2C45">
        <w:t xml:space="preserve">. </w:t>
      </w:r>
    </w:p>
    <w:p w14:paraId="260FEB5E" w14:textId="3E770298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nahtar Kelimeler</w:t>
      </w:r>
    </w:p>
    <w:p w14:paraId="4BC52B65" w14:textId="75E2D550" w:rsidR="002F009D" w:rsidRPr="00ED2C45" w:rsidRDefault="00E42D97" w:rsidP="007405DF">
      <w:pPr>
        <w:pStyle w:val="Anahtar-kelimeler-keywords"/>
      </w:pPr>
      <w:r w:rsidRPr="00ED2C45">
        <w:t>Anahtar Kelime, Anahtar Kelime, Anahtar Kelime, Anahtar Kelime, Anahtar Kelime</w:t>
      </w:r>
    </w:p>
    <w:p w14:paraId="4AE390E0" w14:textId="77777777" w:rsidR="002F009D" w:rsidRPr="00ED2C45" w:rsidRDefault="002F009D" w:rsidP="002F009D">
      <w:pPr>
        <w:keepNext/>
        <w:spacing w:line="223" w:lineRule="auto"/>
        <w:jc w:val="both"/>
        <w:rPr>
          <w:rFonts w:ascii="Gentium Plus" w:hAnsi="Gentium Plus" w:cs="Gentium Plus"/>
          <w:spacing w:val="-2"/>
          <w:sz w:val="19"/>
          <w:szCs w:val="19"/>
        </w:rPr>
        <w:sectPr w:rsidR="002F009D" w:rsidRPr="00ED2C45" w:rsidSect="007405DF">
          <w:headerReference w:type="even" r:id="rId8"/>
          <w:headerReference w:type="default" r:id="rId9"/>
          <w:footerReference w:type="default" r:id="rId10"/>
          <w:headerReference w:type="first" r:id="rId11"/>
          <w:footerReference w:type="first" r:id="rId12"/>
          <w:pgSz w:w="9061" w:h="13602" w:code="155"/>
          <w:pgMar w:top="1418" w:right="1021" w:bottom="680" w:left="1021" w:header="709" w:footer="0" w:gutter="0"/>
          <w:pgNumType w:start="1"/>
          <w:cols w:space="708"/>
          <w:titlePg/>
          <w:docGrid w:linePitch="360"/>
        </w:sectPr>
      </w:pPr>
    </w:p>
    <w:p w14:paraId="0800F72C" w14:textId="49AC4E65" w:rsidR="00F76C6A" w:rsidRPr="00ED2C45" w:rsidRDefault="00E42D97" w:rsidP="002B3185">
      <w:pPr>
        <w:pStyle w:val="MakaleBal"/>
      </w:pPr>
      <w:proofErr w:type="spellStart"/>
      <w:r w:rsidRPr="00ED2C45">
        <w:lastRenderedPageBreak/>
        <w:t>Manuscript</w:t>
      </w:r>
      <w:proofErr w:type="spellEnd"/>
      <w:r w:rsidRPr="00ED2C45">
        <w:t xml:space="preserve"> </w:t>
      </w:r>
      <w:proofErr w:type="spellStart"/>
      <w:r w:rsidRPr="00ED2C45">
        <w:t>Title</w:t>
      </w:r>
      <w:proofErr w:type="spellEnd"/>
      <w:r w:rsidR="00F76C6A" w:rsidRPr="00ED2C45">
        <w:t>*</w:t>
      </w:r>
    </w:p>
    <w:p w14:paraId="2816F84D" w14:textId="7A0F7D87" w:rsidR="00F76C6A" w:rsidRPr="00ED2C45" w:rsidRDefault="00E42D97" w:rsidP="00F76C6A">
      <w:pPr>
        <w:pStyle w:val="YazarAd-Kurumu"/>
      </w:pPr>
      <w:r w:rsidRPr="00ED2C45">
        <w:t xml:space="preserve">Name </w:t>
      </w:r>
      <w:proofErr w:type="spellStart"/>
      <w:r w:rsidRPr="00ED2C45">
        <w:t>Surname</w:t>
      </w:r>
      <w:proofErr w:type="spellEnd"/>
      <w:r w:rsidR="00F76C6A" w:rsidRPr="00ED2C45">
        <w:t xml:space="preserve"> | </w:t>
      </w:r>
      <w:proofErr w:type="gramStart"/>
      <w:r w:rsidR="00F76C6A" w:rsidRPr="00ED2C45">
        <w:t>ORCID</w:t>
      </w:r>
      <w:r w:rsidRPr="00ED2C45">
        <w:t xml:space="preserve"> </w:t>
      </w:r>
      <w:r w:rsidR="00F76C6A" w:rsidRPr="00ED2C45">
        <w:t xml:space="preserve"> |</w:t>
      </w:r>
      <w:proofErr w:type="gramEnd"/>
      <w:r w:rsidR="00F76C6A" w:rsidRPr="00ED2C45">
        <w:t xml:space="preserve"> </w:t>
      </w:r>
      <w:proofErr w:type="spellStart"/>
      <w:r w:rsidR="00F76C6A" w:rsidRPr="00ED2C45">
        <w:t>E</w:t>
      </w:r>
      <w:r w:rsidRPr="00ED2C45">
        <w:t>mail</w:t>
      </w:r>
      <w:proofErr w:type="spellEnd"/>
    </w:p>
    <w:p w14:paraId="144066FC" w14:textId="1939F534" w:rsidR="00F76C6A" w:rsidRPr="00ED2C45" w:rsidRDefault="00E42D97" w:rsidP="00F76C6A">
      <w:pPr>
        <w:pStyle w:val="YazarAd-Kurumu"/>
      </w:pPr>
      <w:proofErr w:type="spellStart"/>
      <w:r w:rsidRPr="00ED2C45">
        <w:t>Universi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="00F76C6A" w:rsidRPr="00ED2C45">
        <w:t>Fa</w:t>
      </w:r>
      <w:r w:rsidRPr="00ED2C45">
        <w:t>cul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Pr="00ED2C45">
        <w:t>Department</w:t>
      </w:r>
      <w:proofErr w:type="spellEnd"/>
      <w:r w:rsidRPr="00ED2C45">
        <w:t xml:space="preserve"> Name</w:t>
      </w:r>
      <w:r w:rsidR="00F76C6A" w:rsidRPr="00ED2C45">
        <w:t xml:space="preserve">, </w:t>
      </w:r>
      <w:r w:rsidRPr="00ED2C45">
        <w:t>City</w:t>
      </w:r>
      <w:r w:rsidR="00F76C6A" w:rsidRPr="00ED2C45">
        <w:t xml:space="preserve">, </w:t>
      </w:r>
      <w:r w:rsidRPr="00ED2C45">
        <w:t>Country</w:t>
      </w:r>
    </w:p>
    <w:p w14:paraId="4466F86A" w14:textId="05B8277F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Abstract</w:t>
      </w:r>
      <w:proofErr w:type="spellEnd"/>
    </w:p>
    <w:p w14:paraId="3D54E5A8" w14:textId="45CF9BA4" w:rsidR="002F009D" w:rsidRPr="00ED2C45" w:rsidRDefault="00F76C6A" w:rsidP="00F76C6A">
      <w:pPr>
        <w:pStyle w:val="Oz-abstract-metni"/>
        <w:rPr>
          <w:lang w:val="en-US"/>
        </w:rPr>
      </w:pPr>
      <w:r w:rsidRPr="00ED2C45">
        <w:t>[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</w:p>
    <w:p w14:paraId="7CFB2E20" w14:textId="77777777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Keywords</w:t>
      </w:r>
      <w:proofErr w:type="spellEnd"/>
    </w:p>
    <w:p w14:paraId="4B25887F" w14:textId="0F14D59C" w:rsidR="002F009D" w:rsidRPr="00ED2C45" w:rsidRDefault="00E42D97" w:rsidP="00F76C6A">
      <w:pPr>
        <w:pStyle w:val="Anahtar-kelimeler-keywords"/>
        <w:rPr>
          <w:lang w:val="en-US"/>
        </w:rPr>
      </w:pP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</w:p>
    <w:p w14:paraId="44EB00CC" w14:textId="77777777" w:rsidR="002F009D" w:rsidRPr="00ED2C45" w:rsidRDefault="002F009D" w:rsidP="002F009D">
      <w:pPr>
        <w:keepNext/>
        <w:spacing w:line="223" w:lineRule="auto"/>
        <w:ind w:firstLine="284"/>
        <w:jc w:val="both"/>
        <w:rPr>
          <w:rFonts w:ascii="Gentium Plus" w:hAnsi="Gentium Plus" w:cs="Gentium Plus"/>
          <w:b/>
          <w:bCs/>
          <w:spacing w:val="-2"/>
          <w:sz w:val="21"/>
          <w:szCs w:val="21"/>
        </w:rPr>
        <w:sectPr w:rsidR="002F009D" w:rsidRPr="00ED2C45" w:rsidSect="00467181">
          <w:headerReference w:type="first" r:id="rId13"/>
          <w:pgSz w:w="9072" w:h="13608" w:code="155"/>
          <w:pgMar w:top="1418" w:right="1021" w:bottom="680" w:left="1021" w:header="709" w:footer="0" w:gutter="0"/>
          <w:cols w:space="708"/>
          <w:titlePg/>
          <w:docGrid w:linePitch="360"/>
        </w:sectPr>
      </w:pPr>
    </w:p>
    <w:p w14:paraId="068A7DA3" w14:textId="77777777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lastRenderedPageBreak/>
        <w:t>Giriş</w:t>
      </w:r>
    </w:p>
    <w:p w14:paraId="0A027C6F" w14:textId="4EE3C7DB" w:rsidR="002F009D" w:rsidRPr="00ED2C45" w:rsidRDefault="00855F31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</w:t>
      </w:r>
      <w:r w:rsidR="00AA22E0">
        <w:rPr>
          <w:rFonts w:cs="Gentium Plus"/>
        </w:rPr>
        <w:t>.</w:t>
      </w:r>
    </w:p>
    <w:p w14:paraId="5E658605" w14:textId="4C39F464" w:rsidR="0040777E" w:rsidRPr="00ED2C45" w:rsidRDefault="0040777E" w:rsidP="00855F31">
      <w:pPr>
        <w:pStyle w:val="Makale-1derece-baslik"/>
      </w:pPr>
      <w:r w:rsidRPr="00ED2C45">
        <w:t>1. Birinci Derece Başlık</w:t>
      </w:r>
    </w:p>
    <w:p w14:paraId="77D354C4" w14:textId="7001D2D8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1102AAB3" w14:textId="0EED2E1D" w:rsidR="0040777E" w:rsidRPr="00ED2C45" w:rsidRDefault="0040777E" w:rsidP="0040777E">
      <w:pPr>
        <w:pStyle w:val="Makale-2derece-baslik"/>
      </w:pPr>
      <w:r w:rsidRPr="00ED2C45">
        <w:t>İkinci Derece Başlık</w:t>
      </w:r>
    </w:p>
    <w:p w14:paraId="0A5E3038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46226EC2" w14:textId="77777777" w:rsidR="0040777E" w:rsidRPr="00ED2C45" w:rsidRDefault="0040777E" w:rsidP="00855F31">
      <w:pPr>
        <w:pStyle w:val="Makale-2derece-baslik"/>
      </w:pPr>
      <w:r w:rsidRPr="00ED2C45">
        <w:t>İkinci Derece Başlık</w:t>
      </w:r>
    </w:p>
    <w:p w14:paraId="29C074EB" w14:textId="456F8A54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631AA47C" w14:textId="1847DEF0" w:rsidR="0040777E" w:rsidRPr="00ED2C45" w:rsidRDefault="00855F31" w:rsidP="00855F31">
      <w:pPr>
        <w:pStyle w:val="Makale-3derece-baslik"/>
      </w:pPr>
      <w:r w:rsidRPr="00ED2C45">
        <w:lastRenderedPageBreak/>
        <w:t xml:space="preserve"> </w:t>
      </w:r>
      <w:proofErr w:type="spellStart"/>
      <w:r w:rsidR="0040777E" w:rsidRPr="00ED2C45">
        <w:t>Üçüncü</w:t>
      </w:r>
      <w:proofErr w:type="spellEnd"/>
      <w:r w:rsidR="0040777E" w:rsidRPr="00ED2C45">
        <w:t xml:space="preserve"> </w:t>
      </w:r>
      <w:proofErr w:type="spellStart"/>
      <w:r w:rsidR="0040777E" w:rsidRPr="00ED2C45">
        <w:t>Derece</w:t>
      </w:r>
      <w:proofErr w:type="spellEnd"/>
    </w:p>
    <w:p w14:paraId="2378331E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7EE6E45C" w14:textId="6FADAD61" w:rsidR="0040777E" w:rsidRPr="00ED2C45" w:rsidRDefault="00855F31" w:rsidP="00855F31">
      <w:pPr>
        <w:pStyle w:val="Makale-3derece-baslik"/>
      </w:pPr>
      <w:r w:rsidRPr="00ED2C45">
        <w:t xml:space="preserve"> </w:t>
      </w:r>
      <w:proofErr w:type="spellStart"/>
      <w:r w:rsidR="0040777E" w:rsidRPr="00ED2C45">
        <w:t>Üçüncü</w:t>
      </w:r>
      <w:proofErr w:type="spellEnd"/>
      <w:r w:rsidR="0040777E" w:rsidRPr="00ED2C45">
        <w:t xml:space="preserve"> </w:t>
      </w:r>
      <w:proofErr w:type="spellStart"/>
      <w:r w:rsidR="0040777E" w:rsidRPr="00ED2C45">
        <w:t>Derece</w:t>
      </w:r>
      <w:proofErr w:type="spellEnd"/>
      <w:r w:rsidR="0040777E" w:rsidRPr="00ED2C45">
        <w:t xml:space="preserve"> </w:t>
      </w:r>
      <w:proofErr w:type="spellStart"/>
      <w:r w:rsidR="0040777E" w:rsidRPr="00ED2C45">
        <w:t>Başlık</w:t>
      </w:r>
      <w:proofErr w:type="spellEnd"/>
    </w:p>
    <w:p w14:paraId="53F4B802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2537423C" w14:textId="77777777" w:rsidR="0040777E" w:rsidRPr="00ED2C45" w:rsidRDefault="0040777E" w:rsidP="008B4A83">
      <w:pPr>
        <w:pStyle w:val="Makale-metni"/>
        <w:rPr>
          <w:rFonts w:cs="Gentium Plus"/>
        </w:rPr>
      </w:pPr>
    </w:p>
    <w:p w14:paraId="6078DDC8" w14:textId="6281B2BA" w:rsidR="0040777E" w:rsidRPr="00ED2C45" w:rsidRDefault="0040777E" w:rsidP="00855F31">
      <w:pPr>
        <w:pStyle w:val="Makale-1derece-baslik"/>
      </w:pPr>
      <w:r w:rsidRPr="00ED2C45">
        <w:t>2. İkinci Derece Başlık</w:t>
      </w:r>
    </w:p>
    <w:p w14:paraId="17E124B7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1CD3CAAF" w14:textId="257A7B6F" w:rsidR="002F009D" w:rsidRPr="00ED2C45" w:rsidRDefault="002F009D" w:rsidP="00855F31">
      <w:pPr>
        <w:pStyle w:val="Makale-1derece-baslik"/>
      </w:pPr>
      <w:r w:rsidRPr="00ED2C45">
        <w:t xml:space="preserve">3. </w:t>
      </w:r>
      <w:r w:rsidR="0040777E" w:rsidRPr="00ED2C45">
        <w:t>Üçüncü Derece Başlık</w:t>
      </w:r>
    </w:p>
    <w:p w14:paraId="3FC3F57E" w14:textId="743DCB1A" w:rsidR="002F009D" w:rsidRPr="00ED2C45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</w:t>
      </w:r>
      <w:r w:rsidRPr="00ED2C45">
        <w:rPr>
          <w:rFonts w:cs="Gentium Plus"/>
        </w:rPr>
        <w:lastRenderedPageBreak/>
        <w:t>buraya yazılacak/yapıştırılacak Makale metni buraya yazılacak/yapıştırılacak Makale metni buraya yazılacak/yapıştırılacak Makale metni buraya yazılacak/yapıştırılacak]</w:t>
      </w:r>
      <w:r w:rsidR="002F009D" w:rsidRPr="00ED2C45">
        <w:rPr>
          <w:rFonts w:cs="Gentium Plus"/>
        </w:rPr>
        <w:t xml:space="preserve">. </w:t>
      </w:r>
    </w:p>
    <w:p w14:paraId="5BADB7AA" w14:textId="77777777" w:rsidR="002F009D" w:rsidRPr="00ED2C45" w:rsidRDefault="002F009D" w:rsidP="0040777E">
      <w:pPr>
        <w:pStyle w:val="Makale-1derece-baslik"/>
      </w:pPr>
      <w:r w:rsidRPr="00ED2C45">
        <w:t>Sonuç</w:t>
      </w:r>
    </w:p>
    <w:p w14:paraId="7179405B" w14:textId="201D0524" w:rsidR="002F009D" w:rsidRPr="00ED2C45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</w:t>
      </w:r>
      <w:proofErr w:type="gramStart"/>
      <w:r w:rsidRPr="00ED2C45">
        <w:rPr>
          <w:rFonts w:cs="Gentium Plus"/>
        </w:rPr>
        <w:t>yazılacak</w:t>
      </w:r>
      <w:proofErr w:type="gramEnd"/>
      <w:r w:rsidRPr="00ED2C45">
        <w:rPr>
          <w:rFonts w:cs="Gentium Plus"/>
        </w:rPr>
        <w:t>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]</w:t>
      </w:r>
      <w:r w:rsidR="002F009D" w:rsidRPr="00ED2C45">
        <w:rPr>
          <w:rFonts w:cs="Gentium Plus"/>
        </w:rPr>
        <w:t>.</w:t>
      </w:r>
    </w:p>
    <w:p w14:paraId="73C43C95" w14:textId="4BD09459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lastRenderedPageBreak/>
        <w:t xml:space="preserve">Kaynakça | </w:t>
      </w:r>
      <w:proofErr w:type="spellStart"/>
      <w:r w:rsidRPr="00ED2C45">
        <w:rPr>
          <w:rFonts w:ascii="Gentium Plus" w:hAnsi="Gentium Plus" w:cs="Gentium Plus"/>
        </w:rPr>
        <w:t>References</w:t>
      </w:r>
      <w:proofErr w:type="spellEnd"/>
      <w:r w:rsidRPr="00ED2C45">
        <w:rPr>
          <w:rFonts w:ascii="Gentium Plus" w:hAnsi="Gentium Plus" w:cs="Gentium Plus"/>
        </w:rPr>
        <w:fldChar w:fldCharType="begin"/>
      </w:r>
      <w:r w:rsidRPr="00ED2C45">
        <w:rPr>
          <w:rFonts w:ascii="Gentium Plus" w:hAnsi="Gentium Plus" w:cs="Gentium Plus"/>
        </w:rPr>
        <w:instrText xml:space="preserve"> ADDIN ZOTERO_BIBL {"uncited":[],"omitted":[],"custom":[]} CSL_BIBLIOGRAPHY </w:instrText>
      </w:r>
      <w:r w:rsidRPr="00ED2C45">
        <w:rPr>
          <w:rFonts w:ascii="Gentium Plus" w:hAnsi="Gentium Plus" w:cs="Gentium Plus"/>
        </w:rPr>
        <w:fldChar w:fldCharType="separate"/>
      </w:r>
    </w:p>
    <w:p w14:paraId="4A5527D3" w14:textId="3A3199B3" w:rsidR="002F009D" w:rsidRPr="00ED2C45" w:rsidRDefault="00566A1F" w:rsidP="00F832C5">
      <w:pPr>
        <w:pStyle w:val="Makale-kaynakca-listesi"/>
        <w:ind w:left="0" w:firstLine="0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25AF5E3" w14:textId="0D36D9B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30820540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07102B04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124EE5DD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77D5059B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244FF99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C0E66D2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7F8B891C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2717FD12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5E5465CB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6D1F6CF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1FF649C7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46792452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30732D24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4D977F44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7FA2E97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3DA3D5B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670B87B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D621A27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67923158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6E7BDB73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209ECCDB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0725ADA0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4B829237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F615984" w14:textId="7104BC09" w:rsidR="00BC7AB4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  <w:r w:rsidR="002F009D" w:rsidRPr="00ED2C45">
        <w:fldChar w:fldCharType="end"/>
      </w:r>
    </w:p>
    <w:sectPr w:rsidR="00BC7AB4" w:rsidRPr="00ED2C45" w:rsidSect="00BE20E1">
      <w:headerReference w:type="default" r:id="rId14"/>
      <w:headerReference w:type="first" r:id="rId15"/>
      <w:pgSz w:w="9072" w:h="13608" w:code="155"/>
      <w:pgMar w:top="1418" w:right="1021" w:bottom="680" w:left="1021" w:header="709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03FE01" w14:textId="77777777" w:rsidR="00D56982" w:rsidRDefault="00D56982" w:rsidP="00084182">
      <w:r>
        <w:separator/>
      </w:r>
    </w:p>
  </w:endnote>
  <w:endnote w:type="continuationSeparator" w:id="0">
    <w:p w14:paraId="3D766195" w14:textId="77777777" w:rsidR="00D56982" w:rsidRDefault="00D56982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Gentium Plus">
    <w:panose1 w:val="02000503060000020004"/>
    <w:charset w:val="00"/>
    <w:family w:val="auto"/>
    <w:pitch w:val="variable"/>
    <w:sig w:usb0="E00003FF" w:usb1="5200E1FF" w:usb2="0A000029" w:usb3="00000000" w:csb0="0000019F" w:csb1="00000000"/>
    <w:embedRegular r:id="rId1" w:fontKey="{F4754EFE-9579-4E2D-BC01-FF2FE14F68C2}"/>
    <w:embedBold r:id="rId2" w:fontKey="{24FA3698-17F4-4622-9C36-74B41BF11CC4}"/>
    <w:embedItalic r:id="rId3" w:fontKey="{D2CEF73E-CD15-47C9-B3B0-1D1848E8B7FF}"/>
    <w:embedBoldItalic r:id="rId4" w:fontKey="{DBB78A85-1A8B-4B88-9569-34206AF6357D}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  <w:embedRegular r:id="rId5" w:fontKey="{A98A03CF-EEC7-4535-81AA-4C0E14BFB01F}"/>
    <w:embedBold r:id="rId6" w:fontKey="{7A0D2D6C-8FFF-4707-9D4E-4EEDEC9F4842}"/>
    <w:embedItalic r:id="rId7" w:fontKey="{2CDF4A92-3C29-47B7-A9B7-B731847FD94C}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Gentium Book Plus">
    <w:altName w:val="Segoe UI Historic"/>
    <w:charset w:val="00"/>
    <w:family w:val="auto"/>
    <w:pitch w:val="variable"/>
    <w:sig w:usb0="E00003FF" w:usb1="5200E1FF" w:usb2="0A000029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9048D5" w14:textId="00F39E33" w:rsidR="002F009D" w:rsidRDefault="00EB54BE" w:rsidP="00467181">
    <w:pPr>
      <w:pBdr>
        <w:top w:val="single" w:sz="4" w:space="3" w:color="auto"/>
      </w:pBdr>
      <w:spacing w:line="223" w:lineRule="auto"/>
      <w:jc w:val="center"/>
      <w:rPr>
        <w:rFonts w:cs="Gentium Plus"/>
        <w:sz w:val="16"/>
        <w:szCs w:val="16"/>
      </w:rPr>
    </w:pPr>
    <w:r>
      <w:rPr>
        <w:rFonts w:cs="Gentium Plus"/>
        <w:i/>
        <w:iCs/>
        <w:sz w:val="16"/>
        <w:szCs w:val="16"/>
      </w:rPr>
      <w:t>Kongre adı</w:t>
    </w:r>
    <w:r w:rsidR="002F009D">
      <w:rPr>
        <w:rFonts w:cs="Gentium Plus"/>
        <w:i/>
        <w:iCs/>
        <w:sz w:val="16"/>
        <w:szCs w:val="16"/>
      </w:rPr>
      <w:t xml:space="preserve"> </w:t>
    </w:r>
    <w:r w:rsidR="002F009D">
      <w:rPr>
        <w:rFonts w:cs="Gentium Plus"/>
        <w:sz w:val="16"/>
        <w:szCs w:val="16"/>
      </w:rPr>
      <w:t xml:space="preserve">| </w:t>
    </w:r>
    <w:r w:rsidR="002F009D" w:rsidRPr="00D24CB2">
      <w:rPr>
        <w:rFonts w:cs="Gentium Plus"/>
        <w:sz w:val="16"/>
        <w:szCs w:val="16"/>
      </w:rPr>
      <w:t xml:space="preserve">ISSN: </w:t>
    </w:r>
    <w:r w:rsidR="008B4A83">
      <w:rPr>
        <w:rFonts w:cs="Gentium Plus"/>
        <w:sz w:val="16"/>
        <w:szCs w:val="16"/>
      </w:rPr>
      <w:t>0000-0000</w:t>
    </w:r>
  </w:p>
  <w:p w14:paraId="52470498" w14:textId="77777777" w:rsidR="002F009D" w:rsidRPr="00467181" w:rsidRDefault="002F009D" w:rsidP="00467181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53C6D8" w14:textId="21D364F8" w:rsidR="002F009D" w:rsidRPr="002F009D" w:rsidRDefault="00EB54BE" w:rsidP="00517D46">
    <w:pPr>
      <w:pStyle w:val="Makale-alt-bilgi-tek-sayfa"/>
    </w:pPr>
    <w:r>
      <w:t>Bildiri Kitabı</w:t>
    </w:r>
    <w:r w:rsidR="002F009D" w:rsidRPr="002F009D">
      <w:t xml:space="preserve"> | ISSN: 0000-000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85C78A" w14:textId="77777777" w:rsidR="00D56982" w:rsidRPr="00DC23D6" w:rsidRDefault="00D56982" w:rsidP="00084182">
      <w:r w:rsidRPr="00DC23D6">
        <w:separator/>
      </w:r>
    </w:p>
  </w:footnote>
  <w:footnote w:type="continuationSeparator" w:id="0">
    <w:p w14:paraId="1B1F2EFA" w14:textId="77777777" w:rsidR="00D56982" w:rsidRPr="00DC23D6" w:rsidRDefault="00D56982" w:rsidP="00084182">
      <w:r w:rsidRPr="00DC23D6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26B0EE" w14:textId="5A6114A6" w:rsidR="002F009D" w:rsidRPr="00BE1CF1" w:rsidRDefault="002F009D" w:rsidP="007405DF">
    <w:pPr>
      <w:pStyle w:val="Makale-ustbilgi-cift-sayfa"/>
      <w:rPr>
        <w:bCs/>
        <w:spacing w:val="-4"/>
      </w:rPr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 w:rsidR="00ED2C45">
      <w:rPr>
        <w:bCs/>
        <w:noProof/>
        <w:spacing w:val="-4"/>
      </w:rPr>
      <w:t>2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 w:rsidR="007405DF">
      <w:t xml:space="preserve"> </w:t>
    </w:r>
    <w:r w:rsidR="00EB54BE">
      <w:t>Bildiri</w:t>
    </w:r>
    <w:r w:rsidR="007405DF" w:rsidRPr="007405DF">
      <w:t xml:space="preserve"> Türkçe Adı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8E9CD6" w14:textId="381C0A05" w:rsidR="002F009D" w:rsidRPr="00E42D97" w:rsidRDefault="00EB54BE" w:rsidP="00E42D97">
    <w:pPr>
      <w:pStyle w:val="Makale-us-bilgi-ilk-sayfa-TR-EN"/>
      <w:rPr>
        <w:rStyle w:val="Makale-ust-bilgi-ilk-sayfa"/>
        <w:rFonts w:cs="Arial"/>
        <w:color w:val="auto"/>
        <w:spacing w:val="0"/>
        <w:szCs w:val="22"/>
      </w:rPr>
    </w:pPr>
    <w:r>
      <w:rPr>
        <w:rStyle w:val="Makale-ust-bilgi-ilk-sayfa"/>
        <w:rFonts w:cs="Arial"/>
        <w:i/>
        <w:iCs w:val="0"/>
        <w:color w:val="auto"/>
        <w:spacing w:val="0"/>
        <w:szCs w:val="22"/>
      </w:rPr>
      <w:t>Kongre adı</w:t>
    </w:r>
    <w:r w:rsidR="002F009D" w:rsidRPr="00E42D97">
      <w:rPr>
        <w:rStyle w:val="Makale-ust-bilgi-ilk-sayfa"/>
        <w:rFonts w:cs="Arial"/>
        <w:color w:val="auto"/>
        <w:spacing w:val="0"/>
        <w:szCs w:val="22"/>
      </w:rPr>
      <w:t>, İlk Sayfa-Son Sayfa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8D1407" w14:textId="5A68C14D" w:rsidR="002F009D" w:rsidRPr="001E7335" w:rsidRDefault="00EB54BE" w:rsidP="00E42D97">
    <w:pPr>
      <w:pStyle w:val="Makale-us-bilgi-ilk-sayfa-TR-EN"/>
      <w:rPr>
        <w:rStyle w:val="Makale-ust-bilgi-ilk-sayfa"/>
      </w:rPr>
    </w:pPr>
    <w:r>
      <w:rPr>
        <w:rStyle w:val="Makale-ust-bilgi-ilk-sayfa"/>
        <w:i/>
        <w:iCs w:val="0"/>
      </w:rPr>
      <w:t>Kongre İngilizce adı/ ilk ve son sayfa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BF9C5D" w14:textId="54FADF92" w:rsidR="00A8050D" w:rsidRPr="008B4A83" w:rsidRDefault="00EB54BE" w:rsidP="008B4A83">
    <w:pPr>
      <w:pStyle w:val="Makale-usbilgitek"/>
    </w:pPr>
    <w:r>
      <w:t>Bildiri İngilizce adı</w:t>
    </w:r>
    <w:r w:rsidR="008B4A83" w:rsidRPr="00CA3674">
      <w:t>•</w:t>
    </w:r>
    <w:r w:rsidR="008B4A83">
      <w:t xml:space="preserve"> </w:t>
    </w:r>
    <w:r w:rsidR="008B4A83" w:rsidRPr="00CA3674">
      <w:fldChar w:fldCharType="begin"/>
    </w:r>
    <w:r w:rsidR="008B4A83" w:rsidRPr="00CA3674">
      <w:instrText xml:space="preserve"> PAGE   \* MERGEFORMAT </w:instrText>
    </w:r>
    <w:r w:rsidR="008B4A83" w:rsidRPr="00CA3674">
      <w:fldChar w:fldCharType="separate"/>
    </w:r>
    <w:r w:rsidR="00ED2C45">
      <w:rPr>
        <w:noProof/>
      </w:rPr>
      <w:t>7</w:t>
    </w:r>
    <w:r w:rsidR="008B4A83" w:rsidRPr="00CA3674"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DB4046" w14:textId="77777777" w:rsidR="00CA3674" w:rsidRPr="00CA3674" w:rsidRDefault="00000000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 w:rsidR="002F009D">
      <w:t>The</w:t>
    </w:r>
    <w:proofErr w:type="spellEnd"/>
    <w:r w:rsidR="002F009D">
      <w:t xml:space="preserve"> </w:t>
    </w:r>
    <w:proofErr w:type="spellStart"/>
    <w:r w:rsidR="002F009D">
      <w:t>Concept</w:t>
    </w:r>
    <w:proofErr w:type="spellEnd"/>
    <w:r w:rsidR="002F009D">
      <w:t xml:space="preserve"> of Muzır Music in </w:t>
    </w:r>
    <w:proofErr w:type="spellStart"/>
    <w:r w:rsidR="002F009D">
      <w:t>Ottoman</w:t>
    </w:r>
    <w:proofErr w:type="spellEnd"/>
    <w:r w:rsidR="002F009D">
      <w:t xml:space="preserve"> Archive </w:t>
    </w:r>
    <w:proofErr w:type="spellStart"/>
    <w:r w:rsidR="002F009D"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1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3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5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6" w15:restartNumberingAfterBreak="0">
    <w:nsid w:val="38C34BED"/>
    <w:multiLevelType w:val="multilevel"/>
    <w:tmpl w:val="4CE68A1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Balk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7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8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6C0881"/>
    <w:multiLevelType w:val="multilevel"/>
    <w:tmpl w:val="EE642FA6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2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5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7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8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741636169">
    <w:abstractNumId w:val="19"/>
  </w:num>
  <w:num w:numId="2" w16cid:durableId="1300570193">
    <w:abstractNumId w:val="23"/>
  </w:num>
  <w:num w:numId="3" w16cid:durableId="430273593">
    <w:abstractNumId w:val="20"/>
  </w:num>
  <w:num w:numId="4" w16cid:durableId="1512447030">
    <w:abstractNumId w:val="22"/>
  </w:num>
  <w:num w:numId="5" w16cid:durableId="1769690110">
    <w:abstractNumId w:val="13"/>
  </w:num>
  <w:num w:numId="6" w16cid:durableId="1020206727">
    <w:abstractNumId w:val="11"/>
  </w:num>
  <w:num w:numId="7" w16cid:durableId="2044556533">
    <w:abstractNumId w:val="25"/>
  </w:num>
  <w:num w:numId="8" w16cid:durableId="1008824447">
    <w:abstractNumId w:val="24"/>
  </w:num>
  <w:num w:numId="9" w16cid:durableId="1439790343">
    <w:abstractNumId w:val="15"/>
  </w:num>
  <w:num w:numId="10" w16cid:durableId="519243587">
    <w:abstractNumId w:val="28"/>
  </w:num>
  <w:num w:numId="11" w16cid:durableId="1073813676">
    <w:abstractNumId w:val="0"/>
  </w:num>
  <w:num w:numId="12" w16cid:durableId="875040668">
    <w:abstractNumId w:val="1"/>
  </w:num>
  <w:num w:numId="13" w16cid:durableId="128209338">
    <w:abstractNumId w:val="2"/>
  </w:num>
  <w:num w:numId="14" w16cid:durableId="2090808151">
    <w:abstractNumId w:val="3"/>
  </w:num>
  <w:num w:numId="15" w16cid:durableId="195580476">
    <w:abstractNumId w:val="8"/>
  </w:num>
  <w:num w:numId="16" w16cid:durableId="553554">
    <w:abstractNumId w:val="4"/>
  </w:num>
  <w:num w:numId="17" w16cid:durableId="33772377">
    <w:abstractNumId w:val="5"/>
  </w:num>
  <w:num w:numId="18" w16cid:durableId="208542382">
    <w:abstractNumId w:val="6"/>
  </w:num>
  <w:num w:numId="19" w16cid:durableId="341512012">
    <w:abstractNumId w:val="7"/>
  </w:num>
  <w:num w:numId="20" w16cid:durableId="600188375">
    <w:abstractNumId w:val="9"/>
  </w:num>
  <w:num w:numId="21" w16cid:durableId="1066562764">
    <w:abstractNumId w:val="21"/>
  </w:num>
  <w:num w:numId="22" w16cid:durableId="1191648522">
    <w:abstractNumId w:val="18"/>
  </w:num>
  <w:num w:numId="23" w16cid:durableId="1656567509">
    <w:abstractNumId w:val="29"/>
  </w:num>
  <w:num w:numId="24" w16cid:durableId="1598246252">
    <w:abstractNumId w:val="10"/>
  </w:num>
  <w:num w:numId="25" w16cid:durableId="32049545">
    <w:abstractNumId w:val="14"/>
  </w:num>
  <w:num w:numId="26" w16cid:durableId="913244472">
    <w:abstractNumId w:val="17"/>
  </w:num>
  <w:num w:numId="27" w16cid:durableId="1576477472">
    <w:abstractNumId w:val="12"/>
  </w:num>
  <w:num w:numId="28" w16cid:durableId="490677377">
    <w:abstractNumId w:val="16"/>
  </w:num>
  <w:num w:numId="29" w16cid:durableId="671834818">
    <w:abstractNumId w:val="27"/>
  </w:num>
  <w:num w:numId="30" w16cid:durableId="440228477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FEF"/>
    <w:rsid w:val="0001250A"/>
    <w:rsid w:val="000140E9"/>
    <w:rsid w:val="0001448C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3275"/>
    <w:rsid w:val="0002367B"/>
    <w:rsid w:val="000237AE"/>
    <w:rsid w:val="000247A3"/>
    <w:rsid w:val="00024E2C"/>
    <w:rsid w:val="00026490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7871"/>
    <w:rsid w:val="00087AB8"/>
    <w:rsid w:val="00087DEA"/>
    <w:rsid w:val="00090C80"/>
    <w:rsid w:val="00092008"/>
    <w:rsid w:val="00092068"/>
    <w:rsid w:val="00093F94"/>
    <w:rsid w:val="0009413C"/>
    <w:rsid w:val="000944D4"/>
    <w:rsid w:val="0009463C"/>
    <w:rsid w:val="00094976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E7F"/>
    <w:rsid w:val="000E47E8"/>
    <w:rsid w:val="000E4890"/>
    <w:rsid w:val="000E571A"/>
    <w:rsid w:val="000E602B"/>
    <w:rsid w:val="000E6443"/>
    <w:rsid w:val="000E696A"/>
    <w:rsid w:val="000E7D15"/>
    <w:rsid w:val="000F124A"/>
    <w:rsid w:val="000F14BE"/>
    <w:rsid w:val="000F18C0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2024"/>
    <w:rsid w:val="00122362"/>
    <w:rsid w:val="00122A90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B0F"/>
    <w:rsid w:val="00132383"/>
    <w:rsid w:val="00132500"/>
    <w:rsid w:val="001335C3"/>
    <w:rsid w:val="001348A5"/>
    <w:rsid w:val="00134AAB"/>
    <w:rsid w:val="001357F4"/>
    <w:rsid w:val="00135830"/>
    <w:rsid w:val="00136567"/>
    <w:rsid w:val="001366FB"/>
    <w:rsid w:val="00136889"/>
    <w:rsid w:val="0014145D"/>
    <w:rsid w:val="00141749"/>
    <w:rsid w:val="00141A1E"/>
    <w:rsid w:val="001427EE"/>
    <w:rsid w:val="001427FF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E32"/>
    <w:rsid w:val="00155359"/>
    <w:rsid w:val="001562A9"/>
    <w:rsid w:val="0015642A"/>
    <w:rsid w:val="00157ECB"/>
    <w:rsid w:val="00160B3B"/>
    <w:rsid w:val="0016301E"/>
    <w:rsid w:val="00163950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DB9"/>
    <w:rsid w:val="001D7282"/>
    <w:rsid w:val="001E1D02"/>
    <w:rsid w:val="001E2490"/>
    <w:rsid w:val="001E2787"/>
    <w:rsid w:val="001E28C2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21EC"/>
    <w:rsid w:val="001F23F4"/>
    <w:rsid w:val="001F3010"/>
    <w:rsid w:val="001F3604"/>
    <w:rsid w:val="001F41E3"/>
    <w:rsid w:val="001F50C1"/>
    <w:rsid w:val="001F5748"/>
    <w:rsid w:val="001F60B4"/>
    <w:rsid w:val="001F69DC"/>
    <w:rsid w:val="00200597"/>
    <w:rsid w:val="002016B3"/>
    <w:rsid w:val="00201B14"/>
    <w:rsid w:val="0020422B"/>
    <w:rsid w:val="00204F47"/>
    <w:rsid w:val="00205434"/>
    <w:rsid w:val="00205D94"/>
    <w:rsid w:val="00206896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F96"/>
    <w:rsid w:val="00214DE2"/>
    <w:rsid w:val="002178D1"/>
    <w:rsid w:val="00217D22"/>
    <w:rsid w:val="00217FD5"/>
    <w:rsid w:val="002200A4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883"/>
    <w:rsid w:val="002B1DC7"/>
    <w:rsid w:val="002B2357"/>
    <w:rsid w:val="002B28A7"/>
    <w:rsid w:val="002B2CE9"/>
    <w:rsid w:val="002B3185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4A97"/>
    <w:rsid w:val="002C6824"/>
    <w:rsid w:val="002C6B05"/>
    <w:rsid w:val="002C6F86"/>
    <w:rsid w:val="002C7E3D"/>
    <w:rsid w:val="002D24A8"/>
    <w:rsid w:val="002D2599"/>
    <w:rsid w:val="002D2E18"/>
    <w:rsid w:val="002D3180"/>
    <w:rsid w:val="002D3C89"/>
    <w:rsid w:val="002D4108"/>
    <w:rsid w:val="002D5A43"/>
    <w:rsid w:val="002D5FB7"/>
    <w:rsid w:val="002D6D72"/>
    <w:rsid w:val="002D744B"/>
    <w:rsid w:val="002E0207"/>
    <w:rsid w:val="002E05A6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5138"/>
    <w:rsid w:val="002F5F99"/>
    <w:rsid w:val="002F692F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BD0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42BD"/>
    <w:rsid w:val="00314346"/>
    <w:rsid w:val="00316502"/>
    <w:rsid w:val="00316C9E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8AE"/>
    <w:rsid w:val="003244CF"/>
    <w:rsid w:val="003251D4"/>
    <w:rsid w:val="003259C8"/>
    <w:rsid w:val="00326590"/>
    <w:rsid w:val="00326DD6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5436"/>
    <w:rsid w:val="00336E35"/>
    <w:rsid w:val="0034078F"/>
    <w:rsid w:val="00340F9B"/>
    <w:rsid w:val="00343A77"/>
    <w:rsid w:val="00343F62"/>
    <w:rsid w:val="003442B0"/>
    <w:rsid w:val="003445F1"/>
    <w:rsid w:val="00344DB8"/>
    <w:rsid w:val="003470E5"/>
    <w:rsid w:val="003471A8"/>
    <w:rsid w:val="00347568"/>
    <w:rsid w:val="00351566"/>
    <w:rsid w:val="00352680"/>
    <w:rsid w:val="00352732"/>
    <w:rsid w:val="00353096"/>
    <w:rsid w:val="00353484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3421"/>
    <w:rsid w:val="003B4805"/>
    <w:rsid w:val="003B4AF5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3039"/>
    <w:rsid w:val="003D4055"/>
    <w:rsid w:val="003D424A"/>
    <w:rsid w:val="003D4931"/>
    <w:rsid w:val="003D4E8A"/>
    <w:rsid w:val="003D55A6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C36"/>
    <w:rsid w:val="003F7F36"/>
    <w:rsid w:val="00400A1F"/>
    <w:rsid w:val="00402245"/>
    <w:rsid w:val="004028A1"/>
    <w:rsid w:val="004029EB"/>
    <w:rsid w:val="004036E4"/>
    <w:rsid w:val="00403A41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44"/>
    <w:rsid w:val="00421BBF"/>
    <w:rsid w:val="00422035"/>
    <w:rsid w:val="00422AF7"/>
    <w:rsid w:val="004237E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54C1"/>
    <w:rsid w:val="00435C16"/>
    <w:rsid w:val="0043658C"/>
    <w:rsid w:val="00436B4D"/>
    <w:rsid w:val="00436B91"/>
    <w:rsid w:val="00436C0D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F2F"/>
    <w:rsid w:val="00487108"/>
    <w:rsid w:val="00487B04"/>
    <w:rsid w:val="004908BF"/>
    <w:rsid w:val="00490BBB"/>
    <w:rsid w:val="00491B93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67C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ECC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2180F"/>
    <w:rsid w:val="00521B41"/>
    <w:rsid w:val="005227A0"/>
    <w:rsid w:val="00522A58"/>
    <w:rsid w:val="00524845"/>
    <w:rsid w:val="00524DDD"/>
    <w:rsid w:val="005258F1"/>
    <w:rsid w:val="005310BE"/>
    <w:rsid w:val="005316AC"/>
    <w:rsid w:val="00532C75"/>
    <w:rsid w:val="00533D09"/>
    <w:rsid w:val="0053570F"/>
    <w:rsid w:val="00535CE6"/>
    <w:rsid w:val="00536635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65C"/>
    <w:rsid w:val="00580A67"/>
    <w:rsid w:val="00580ABD"/>
    <w:rsid w:val="005813F9"/>
    <w:rsid w:val="00582433"/>
    <w:rsid w:val="00582925"/>
    <w:rsid w:val="00583955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32D2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B50"/>
    <w:rsid w:val="0062067A"/>
    <w:rsid w:val="00620A66"/>
    <w:rsid w:val="0062151D"/>
    <w:rsid w:val="006215F9"/>
    <w:rsid w:val="00621CDC"/>
    <w:rsid w:val="00622717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BE7"/>
    <w:rsid w:val="00675D6E"/>
    <w:rsid w:val="00675FC7"/>
    <w:rsid w:val="006771BD"/>
    <w:rsid w:val="006772B2"/>
    <w:rsid w:val="00677A26"/>
    <w:rsid w:val="00677F68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E45"/>
    <w:rsid w:val="00692548"/>
    <w:rsid w:val="00692FA1"/>
    <w:rsid w:val="006946B4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55FD"/>
    <w:rsid w:val="006C5852"/>
    <w:rsid w:val="006C7ED9"/>
    <w:rsid w:val="006C7F59"/>
    <w:rsid w:val="006D0106"/>
    <w:rsid w:val="006D0179"/>
    <w:rsid w:val="006D069A"/>
    <w:rsid w:val="006D1BC7"/>
    <w:rsid w:val="006D1C7A"/>
    <w:rsid w:val="006D2036"/>
    <w:rsid w:val="006D221D"/>
    <w:rsid w:val="006D27B0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218"/>
    <w:rsid w:val="006D6905"/>
    <w:rsid w:val="006D6DCB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9D"/>
    <w:rsid w:val="00700089"/>
    <w:rsid w:val="0070137C"/>
    <w:rsid w:val="00702385"/>
    <w:rsid w:val="00702561"/>
    <w:rsid w:val="00703284"/>
    <w:rsid w:val="007041BB"/>
    <w:rsid w:val="007056B4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581F"/>
    <w:rsid w:val="00725C8A"/>
    <w:rsid w:val="00725EF6"/>
    <w:rsid w:val="00726C30"/>
    <w:rsid w:val="00726F77"/>
    <w:rsid w:val="007272BF"/>
    <w:rsid w:val="007277D5"/>
    <w:rsid w:val="00727A4C"/>
    <w:rsid w:val="00730496"/>
    <w:rsid w:val="00730841"/>
    <w:rsid w:val="00731107"/>
    <w:rsid w:val="007313E5"/>
    <w:rsid w:val="007315C9"/>
    <w:rsid w:val="007320E0"/>
    <w:rsid w:val="00732462"/>
    <w:rsid w:val="00732BE3"/>
    <w:rsid w:val="0073327D"/>
    <w:rsid w:val="007359A6"/>
    <w:rsid w:val="0073661B"/>
    <w:rsid w:val="0073715F"/>
    <w:rsid w:val="0073729A"/>
    <w:rsid w:val="007372D6"/>
    <w:rsid w:val="007405DF"/>
    <w:rsid w:val="00740BF5"/>
    <w:rsid w:val="00740F0D"/>
    <w:rsid w:val="007419E5"/>
    <w:rsid w:val="00741DDF"/>
    <w:rsid w:val="00743436"/>
    <w:rsid w:val="0074387F"/>
    <w:rsid w:val="00743BEB"/>
    <w:rsid w:val="00745804"/>
    <w:rsid w:val="00745A35"/>
    <w:rsid w:val="00745CFD"/>
    <w:rsid w:val="00745DB7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166C"/>
    <w:rsid w:val="00761BA2"/>
    <w:rsid w:val="00761F01"/>
    <w:rsid w:val="00762E80"/>
    <w:rsid w:val="00763DD3"/>
    <w:rsid w:val="00763E41"/>
    <w:rsid w:val="00763EDB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8F1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E6A"/>
    <w:rsid w:val="008540BA"/>
    <w:rsid w:val="008553FD"/>
    <w:rsid w:val="00855F31"/>
    <w:rsid w:val="00856912"/>
    <w:rsid w:val="00860BC6"/>
    <w:rsid w:val="00861321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95B"/>
    <w:rsid w:val="00891217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C05"/>
    <w:rsid w:val="008B03A2"/>
    <w:rsid w:val="008B0B2A"/>
    <w:rsid w:val="008B3620"/>
    <w:rsid w:val="008B36A9"/>
    <w:rsid w:val="008B4602"/>
    <w:rsid w:val="008B4A83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B87"/>
    <w:rsid w:val="008C5190"/>
    <w:rsid w:val="008C561B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16C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4DFC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F65"/>
    <w:rsid w:val="00967987"/>
    <w:rsid w:val="00970014"/>
    <w:rsid w:val="00970447"/>
    <w:rsid w:val="00971D63"/>
    <w:rsid w:val="00974AE3"/>
    <w:rsid w:val="00974C3D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D9F"/>
    <w:rsid w:val="00A25FD7"/>
    <w:rsid w:val="00A27F94"/>
    <w:rsid w:val="00A30BC7"/>
    <w:rsid w:val="00A30E2E"/>
    <w:rsid w:val="00A318ED"/>
    <w:rsid w:val="00A31A06"/>
    <w:rsid w:val="00A326C1"/>
    <w:rsid w:val="00A345F8"/>
    <w:rsid w:val="00A358A8"/>
    <w:rsid w:val="00A35DE2"/>
    <w:rsid w:val="00A36224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8A1"/>
    <w:rsid w:val="00A77C45"/>
    <w:rsid w:val="00A8050D"/>
    <w:rsid w:val="00A80972"/>
    <w:rsid w:val="00A811CD"/>
    <w:rsid w:val="00A81AA7"/>
    <w:rsid w:val="00A83402"/>
    <w:rsid w:val="00A83E42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DA0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2E0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8"/>
    <w:rsid w:val="00AE58EF"/>
    <w:rsid w:val="00AE5907"/>
    <w:rsid w:val="00AE6123"/>
    <w:rsid w:val="00AE6952"/>
    <w:rsid w:val="00AE7226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10BD"/>
    <w:rsid w:val="00B316CB"/>
    <w:rsid w:val="00B319AE"/>
    <w:rsid w:val="00B3208A"/>
    <w:rsid w:val="00B341A0"/>
    <w:rsid w:val="00B350D2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90C"/>
    <w:rsid w:val="00B60A5B"/>
    <w:rsid w:val="00B612A9"/>
    <w:rsid w:val="00B62848"/>
    <w:rsid w:val="00B62DE7"/>
    <w:rsid w:val="00B62FBF"/>
    <w:rsid w:val="00B63136"/>
    <w:rsid w:val="00B640B4"/>
    <w:rsid w:val="00B645B3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5CD"/>
    <w:rsid w:val="00BA2517"/>
    <w:rsid w:val="00BA2AFF"/>
    <w:rsid w:val="00BA2CAB"/>
    <w:rsid w:val="00BA2CEF"/>
    <w:rsid w:val="00BA3009"/>
    <w:rsid w:val="00BA32F2"/>
    <w:rsid w:val="00BA5AF8"/>
    <w:rsid w:val="00BA7138"/>
    <w:rsid w:val="00BA795F"/>
    <w:rsid w:val="00BA7CBD"/>
    <w:rsid w:val="00BB0602"/>
    <w:rsid w:val="00BB07CB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3211"/>
    <w:rsid w:val="00BD3628"/>
    <w:rsid w:val="00BD5855"/>
    <w:rsid w:val="00BD596B"/>
    <w:rsid w:val="00BD59E5"/>
    <w:rsid w:val="00BD5D5A"/>
    <w:rsid w:val="00BD6C03"/>
    <w:rsid w:val="00BD6F02"/>
    <w:rsid w:val="00BD7728"/>
    <w:rsid w:val="00BE0221"/>
    <w:rsid w:val="00BE08C3"/>
    <w:rsid w:val="00BE139F"/>
    <w:rsid w:val="00BE13FD"/>
    <w:rsid w:val="00BE1CF1"/>
    <w:rsid w:val="00BE20E1"/>
    <w:rsid w:val="00BE4124"/>
    <w:rsid w:val="00BE50EE"/>
    <w:rsid w:val="00BE53BF"/>
    <w:rsid w:val="00BE59D4"/>
    <w:rsid w:val="00BE5E0A"/>
    <w:rsid w:val="00BE5EAB"/>
    <w:rsid w:val="00BE5F09"/>
    <w:rsid w:val="00BE696A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13BE"/>
    <w:rsid w:val="00C0258F"/>
    <w:rsid w:val="00C02817"/>
    <w:rsid w:val="00C036B0"/>
    <w:rsid w:val="00C050B7"/>
    <w:rsid w:val="00C055B5"/>
    <w:rsid w:val="00C0573C"/>
    <w:rsid w:val="00C05773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3068F"/>
    <w:rsid w:val="00C308B6"/>
    <w:rsid w:val="00C311D7"/>
    <w:rsid w:val="00C311E7"/>
    <w:rsid w:val="00C319EA"/>
    <w:rsid w:val="00C34052"/>
    <w:rsid w:val="00C34692"/>
    <w:rsid w:val="00C35EA4"/>
    <w:rsid w:val="00C36561"/>
    <w:rsid w:val="00C371E8"/>
    <w:rsid w:val="00C4042A"/>
    <w:rsid w:val="00C40CBF"/>
    <w:rsid w:val="00C428FA"/>
    <w:rsid w:val="00C43A6A"/>
    <w:rsid w:val="00C43CF6"/>
    <w:rsid w:val="00C43E04"/>
    <w:rsid w:val="00C44451"/>
    <w:rsid w:val="00C44EF6"/>
    <w:rsid w:val="00C463B1"/>
    <w:rsid w:val="00C467FF"/>
    <w:rsid w:val="00C46D06"/>
    <w:rsid w:val="00C475A2"/>
    <w:rsid w:val="00C4774F"/>
    <w:rsid w:val="00C514D9"/>
    <w:rsid w:val="00C51503"/>
    <w:rsid w:val="00C51FFE"/>
    <w:rsid w:val="00C52174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4CC"/>
    <w:rsid w:val="00C97D09"/>
    <w:rsid w:val="00CA008C"/>
    <w:rsid w:val="00CA1EC3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8FA"/>
    <w:rsid w:val="00CB68E5"/>
    <w:rsid w:val="00CB6D67"/>
    <w:rsid w:val="00CB734D"/>
    <w:rsid w:val="00CB7385"/>
    <w:rsid w:val="00CB73C6"/>
    <w:rsid w:val="00CC0EBC"/>
    <w:rsid w:val="00CC1113"/>
    <w:rsid w:val="00CC20C5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F50"/>
    <w:rsid w:val="00CE4517"/>
    <w:rsid w:val="00CE53B0"/>
    <w:rsid w:val="00CE596C"/>
    <w:rsid w:val="00CE60E7"/>
    <w:rsid w:val="00CE6D4E"/>
    <w:rsid w:val="00CF0CBA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232B"/>
    <w:rsid w:val="00D023FF"/>
    <w:rsid w:val="00D02418"/>
    <w:rsid w:val="00D02486"/>
    <w:rsid w:val="00D028CB"/>
    <w:rsid w:val="00D0345C"/>
    <w:rsid w:val="00D05B85"/>
    <w:rsid w:val="00D05BCF"/>
    <w:rsid w:val="00D06D78"/>
    <w:rsid w:val="00D0734D"/>
    <w:rsid w:val="00D0759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982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1234"/>
    <w:rsid w:val="00D742F7"/>
    <w:rsid w:val="00D758D8"/>
    <w:rsid w:val="00D75EE2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E07F3"/>
    <w:rsid w:val="00DE0DEC"/>
    <w:rsid w:val="00DE164B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5844"/>
    <w:rsid w:val="00E26023"/>
    <w:rsid w:val="00E26754"/>
    <w:rsid w:val="00E2758B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6B4C"/>
    <w:rsid w:val="00EA7713"/>
    <w:rsid w:val="00EA7A44"/>
    <w:rsid w:val="00EA7BBD"/>
    <w:rsid w:val="00EB0813"/>
    <w:rsid w:val="00EB19FC"/>
    <w:rsid w:val="00EB1A03"/>
    <w:rsid w:val="00EB1A1C"/>
    <w:rsid w:val="00EB2CEA"/>
    <w:rsid w:val="00EB2D12"/>
    <w:rsid w:val="00EB35C8"/>
    <w:rsid w:val="00EB3E82"/>
    <w:rsid w:val="00EB42C0"/>
    <w:rsid w:val="00EB54BE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26EC"/>
    <w:rsid w:val="00EC45C1"/>
    <w:rsid w:val="00EC4DB9"/>
    <w:rsid w:val="00EC5C07"/>
    <w:rsid w:val="00EC649E"/>
    <w:rsid w:val="00EC6856"/>
    <w:rsid w:val="00EC6ACB"/>
    <w:rsid w:val="00ED0540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43C"/>
    <w:rsid w:val="00F25807"/>
    <w:rsid w:val="00F25B75"/>
    <w:rsid w:val="00F25BF0"/>
    <w:rsid w:val="00F25F5A"/>
    <w:rsid w:val="00F26436"/>
    <w:rsid w:val="00F267FD"/>
    <w:rsid w:val="00F26C83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D20"/>
    <w:rsid w:val="00F71D9A"/>
    <w:rsid w:val="00F725B5"/>
    <w:rsid w:val="00F73223"/>
    <w:rsid w:val="00F7335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244A"/>
    <w:rsid w:val="00F832C5"/>
    <w:rsid w:val="00F83A1E"/>
    <w:rsid w:val="00F844DC"/>
    <w:rsid w:val="00F85D79"/>
    <w:rsid w:val="00F86116"/>
    <w:rsid w:val="00F864EF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316C"/>
    <w:rsid w:val="00FC6B80"/>
    <w:rsid w:val="00FC794F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F96"/>
    <w:rsid w:val="00FE0614"/>
    <w:rsid w:val="00FE0739"/>
    <w:rsid w:val="00FE11E8"/>
    <w:rsid w:val="00FE21D9"/>
    <w:rsid w:val="00FE2F59"/>
    <w:rsid w:val="00FE3281"/>
    <w:rsid w:val="00FE3EAE"/>
    <w:rsid w:val="00FE45FD"/>
    <w:rsid w:val="00FE4759"/>
    <w:rsid w:val="00FE5178"/>
    <w:rsid w:val="00FE6CAC"/>
    <w:rsid w:val="00FE765C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Balk1">
    <w:name w:val="heading 1"/>
    <w:aliases w:val="Makale-anabasliklar"/>
    <w:basedOn w:val="Normal"/>
    <w:next w:val="Normal"/>
    <w:link w:val="Balk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onMetniChar">
    <w:name w:val="Balon Metni Char"/>
    <w:link w:val="BalonMetni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oKlavuzu">
    <w:name w:val="Table Grid"/>
    <w:basedOn w:val="NormalTablo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pnotMetni">
    <w:name w:val="footnote text"/>
    <w:aliases w:val="Makale-dipnot-metni"/>
    <w:basedOn w:val="Normal"/>
    <w:link w:val="DipnotMetni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DipnotMetniChar">
    <w:name w:val="Dipnot Metni Char"/>
    <w:aliases w:val="Makale-dipnot-metni Char"/>
    <w:link w:val="DipnotMetni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NormalTablo"/>
    <w:next w:val="TabloKlavuzu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stBilgiChar">
    <w:name w:val="Üst Bilgi Char"/>
    <w:link w:val="stBilgi"/>
    <w:uiPriority w:val="99"/>
    <w:rsid w:val="00C23C63"/>
    <w:rPr>
      <w:sz w:val="22"/>
      <w:szCs w:val="22"/>
      <w:lang w:eastAsia="en-US"/>
    </w:rPr>
  </w:style>
  <w:style w:type="paragraph" w:styleId="AltBilgi">
    <w:name w:val="footer"/>
    <w:basedOn w:val="Normal"/>
    <w:link w:val="AltBilgiChar1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1">
    <w:name w:val="Alt Bilgi Char1"/>
    <w:link w:val="AltBilgi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AltBilgi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AltBilgi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Balk1Char">
    <w:name w:val="Başlık 1 Char"/>
    <w:aliases w:val="Makale-anabasliklar Char"/>
    <w:basedOn w:val="VarsaylanParagrafYazTipi"/>
    <w:link w:val="Balk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DzMetin">
    <w:name w:val="Plain Text"/>
    <w:basedOn w:val="Normal"/>
    <w:link w:val="DzMetin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DzMetinChar">
    <w:name w:val="Düz Metin Char"/>
    <w:basedOn w:val="VarsaylanParagrafYazTipi"/>
    <w:link w:val="DzMetin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Balk1"/>
    <w:next w:val="Normal"/>
    <w:autoRedefine/>
    <w:qFormat/>
    <w:rsid w:val="002B3185"/>
    <w:pPr>
      <w:widowControl/>
      <w:spacing w:after="240"/>
      <w:jc w:val="center"/>
    </w:pPr>
    <w:rPr>
      <w:rFonts w:ascii="Gentium Plus" w:hAnsi="Gentium Plus" w:cs="Gentium Plus"/>
      <w:bCs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DzMetin"/>
    <w:autoRedefine/>
    <w:qFormat/>
    <w:rsid w:val="002B3185"/>
    <w:pPr>
      <w:keepNext/>
      <w:spacing w:line="223" w:lineRule="auto"/>
      <w:jc w:val="both"/>
    </w:pPr>
    <w:rPr>
      <w:rFonts w:ascii="Gentium Plus" w:hAnsi="Gentium Plus"/>
      <w:sz w:val="19"/>
      <w:szCs w:val="19"/>
      <w:lang w:val="en-US"/>
    </w:rPr>
  </w:style>
  <w:style w:type="paragraph" w:styleId="mza">
    <w:name w:val="Signature"/>
    <w:basedOn w:val="Normal"/>
    <w:link w:val="mzaChar"/>
    <w:uiPriority w:val="99"/>
    <w:semiHidden/>
    <w:unhideWhenUsed/>
    <w:rsid w:val="004B779A"/>
    <w:pPr>
      <w:ind w:left="4252"/>
    </w:pPr>
  </w:style>
  <w:style w:type="character" w:customStyle="1" w:styleId="mzaChar">
    <w:name w:val="İmza Char"/>
    <w:basedOn w:val="VarsaylanParagrafYazTipi"/>
    <w:link w:val="mza"/>
    <w:uiPriority w:val="99"/>
    <w:semiHidden/>
    <w:rsid w:val="004B779A"/>
    <w:rPr>
      <w:sz w:val="22"/>
      <w:szCs w:val="22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ResimYazs">
    <w:name w:val="caption"/>
    <w:basedOn w:val="Normal"/>
    <w:next w:val="Normal"/>
    <w:link w:val="ResimYazs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ResimYazsChar">
    <w:name w:val="Resim Yazısı Char"/>
    <w:basedOn w:val="VarsaylanParagrafYazTipi"/>
    <w:link w:val="ResimYazs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ResimYazs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GvdeMetniGirintisi">
    <w:name w:val="Body Text Indent"/>
    <w:basedOn w:val="Normal"/>
    <w:link w:val="GvdeMetniGirintisiChar"/>
    <w:uiPriority w:val="99"/>
    <w:semiHidden/>
    <w:unhideWhenUsed/>
    <w:rsid w:val="00793E0A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stBilgi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zlenenKpr">
    <w:name w:val="FollowedHyperlink"/>
    <w:basedOn w:val="VarsaylanParagrafYazTipi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DipnotMetni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stBilgi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stBilgi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NormalTablo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NormalTablo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NormalTablo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AltBilgi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eTablo2-Vurgu6">
    <w:name w:val="List Table 2 Accent 6"/>
    <w:basedOn w:val="NormalTablo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GvdeMetni"/>
    <w:autoRedefine/>
    <w:qFormat/>
    <w:rsid w:val="008B4A83"/>
    <w:pPr>
      <w:widowControl/>
      <w:ind w:firstLine="284"/>
      <w:jc w:val="both"/>
    </w:pPr>
    <w:rPr>
      <w:rFonts w:ascii="Gentium Plus" w:hAnsi="Gentium Plus"/>
      <w:sz w:val="19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GvdeMetni">
    <w:name w:val="Body Text"/>
    <w:basedOn w:val="Normal"/>
    <w:link w:val="GvdeMetniChar"/>
    <w:uiPriority w:val="99"/>
    <w:semiHidden/>
    <w:unhideWhenUsed/>
    <w:rsid w:val="00566A1F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Balk1"/>
    <w:next w:val="Makale-metni"/>
    <w:link w:val="Makale-ana-basliklariChar"/>
    <w:autoRedefine/>
    <w:qFormat/>
    <w:rsid w:val="008B4A83"/>
    <w:pPr>
      <w:ind w:firstLine="284"/>
    </w:pPr>
    <w:rPr>
      <w:sz w:val="21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Balk1Char"/>
    <w:link w:val="Makale-ana-basliklari"/>
    <w:rsid w:val="008B4A83"/>
    <w:rPr>
      <w:rFonts w:ascii="Gentium Book Plus" w:eastAsiaTheme="majorEastAsia" w:hAnsi="Gentium Book Plus" w:cstheme="majorBidi"/>
      <w:b/>
      <w:color w:val="000000" w:themeColor="text1"/>
      <w:sz w:val="21"/>
      <w:szCs w:val="32"/>
      <w:lang w:eastAsia="en-US"/>
    </w:rPr>
  </w:style>
  <w:style w:type="paragraph" w:customStyle="1" w:styleId="Makale-2derece-baslik">
    <w:name w:val="Makale-2.derece-baslik"/>
    <w:basedOn w:val="Balk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Balk3"/>
    <w:autoRedefine/>
    <w:qFormat/>
    <w:rsid w:val="00855F31"/>
    <w:pPr>
      <w:numPr>
        <w:ilvl w:val="2"/>
        <w:numId w:val="21"/>
      </w:numPr>
      <w:spacing w:before="120"/>
      <w:ind w:left="284" w:firstLine="0"/>
    </w:pPr>
    <w:rPr>
      <w:b/>
      <w:sz w:val="20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eader" Target="header6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5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E5D7FB-3536-4716-855B-3AD12EF71A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7</Pages>
  <Words>2117</Words>
  <Characters>12070</Characters>
  <Application>Microsoft Office Word</Application>
  <DocSecurity>0</DocSecurity>
  <Lines>100</Lines>
  <Paragraphs>28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4159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Engin Tengilimoğlu</cp:lastModifiedBy>
  <cp:revision>9</cp:revision>
  <cp:lastPrinted>2022-10-02T01:14:00Z</cp:lastPrinted>
  <dcterms:created xsi:type="dcterms:W3CDTF">2022-10-30T15:44:00Z</dcterms:created>
  <dcterms:modified xsi:type="dcterms:W3CDTF">2023-07-14T11:55:00Z</dcterms:modified>
  <cp:category>Article</cp:category>
</cp:coreProperties>
</file>